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AC20B7" w:rsidRPr="00AC20B7" w:rsidRDefault="00B51CDA">
      <w:pPr>
        <w:jc w:val="center"/>
        <w:rPr>
          <w:b/>
        </w:rPr>
      </w:pPr>
      <w:r w:rsidRPr="00AC20B7">
        <w:rPr>
          <w:b/>
        </w:rPr>
        <w:t>Unit 10 Discussion</w:t>
      </w:r>
    </w:p>
    <w:p w:rsidR="002A2A03" w:rsidRDefault="00B51CDA">
      <w:pPr>
        <w:jc w:val="center"/>
      </w:pPr>
      <w:r>
        <w:t>Your Name  (First M. Last)</w:t>
      </w:r>
    </w:p>
    <w:p w:rsidR="002A2A03" w:rsidRDefault="00B51CDA">
      <w:pPr>
        <w:jc w:val="center"/>
      </w:pPr>
      <w:r>
        <w:t>School or Institution Name (University at Place or Town, State)</w:t>
      </w:r>
    </w:p>
    <w:p w:rsidR="00AC20B7" w:rsidRDefault="00B51CDA" w:rsidP="00AC20B7">
      <w:pPr>
        <w:ind w:firstLine="0"/>
        <w:jc w:val="center"/>
      </w:pPr>
      <w:r>
        <w:br w:type="page"/>
      </w:r>
      <w:r>
        <w:lastRenderedPageBreak/>
        <w:t xml:space="preserve"> </w:t>
      </w:r>
    </w:p>
    <w:p w:rsidR="00AC20B7" w:rsidRPr="00AC20B7" w:rsidRDefault="00B51CDA">
      <w:pPr>
        <w:pStyle w:val="Title"/>
        <w:rPr>
          <w:b/>
        </w:rPr>
      </w:pPr>
      <w:r w:rsidRPr="00AC20B7">
        <w:rPr>
          <w:rFonts w:cs="Times New Roman"/>
          <w:b/>
          <w:bCs w:val="0"/>
          <w:kern w:val="0"/>
          <w:szCs w:val="24"/>
        </w:rPr>
        <w:t>Unit 10 Discussion</w:t>
      </w:r>
    </w:p>
    <w:p w:rsidR="00843264" w:rsidRPr="00E40A6C" w:rsidRDefault="00DD1586" w:rsidP="00AC20B7">
      <w:pPr>
        <w:pStyle w:val="Title"/>
        <w:jc w:val="left"/>
      </w:pPr>
      <w:r>
        <w:t xml:space="preserve">                 </w:t>
      </w:r>
      <w:r w:rsidR="00B51CDA">
        <w:t>For writing and type of academic document, it is essential to give credits of all the information that you used in your document, to its author. Citations are ways of crediting the authors for their hard work and research; it is an ethical responsibility a</w:t>
      </w:r>
      <w:r w:rsidR="00B51CDA">
        <w:t xml:space="preserve">nd right of the author. </w:t>
      </w:r>
      <w:r w:rsidR="00B51CDA" w:rsidRPr="00E40A6C">
        <w:t xml:space="preserve"> </w:t>
      </w:r>
      <w:r w:rsidR="00031D64">
        <w:t>Students are required to cite the resources they us</w:t>
      </w:r>
      <w:r w:rsidR="00B51CDA">
        <w:t xml:space="preserve">e for acquiring the information, in their documents. Not citing the sources is considered as plagiarism and it can result in horrible consequences. </w:t>
      </w:r>
    </w:p>
    <w:p w:rsidR="00AC20B7" w:rsidRPr="00314365" w:rsidRDefault="00B51CDA" w:rsidP="00645465">
      <w:pPr>
        <w:pStyle w:val="Title"/>
        <w:numPr>
          <w:ilvl w:val="0"/>
          <w:numId w:val="1"/>
        </w:numPr>
        <w:jc w:val="left"/>
        <w:rPr>
          <w:b/>
        </w:rPr>
      </w:pPr>
      <w:r w:rsidRPr="00314365">
        <w:rPr>
          <w:b/>
        </w:rPr>
        <w:t>Destruction of the credibility</w:t>
      </w:r>
      <w:r w:rsidR="00172C04" w:rsidRPr="00314365">
        <w:rPr>
          <w:b/>
        </w:rPr>
        <w:t xml:space="preserve"> </w:t>
      </w:r>
    </w:p>
    <w:p w:rsidR="00843264" w:rsidRDefault="00DD1586" w:rsidP="00843264">
      <w:pPr>
        <w:pStyle w:val="Title"/>
        <w:jc w:val="left"/>
      </w:pPr>
      <w:r>
        <w:t xml:space="preserve">                </w:t>
      </w:r>
      <w:r w:rsidR="00B51CDA">
        <w:t xml:space="preserve">Plagiarism allegation can destroy the reputation of the student and the consequences of which can range from minor punishments to the permanent expulsion from the institution.  This stigma stays attached to student's academic record and often becomes the </w:t>
      </w:r>
      <w:r w:rsidR="00B51CDA">
        <w:t xml:space="preserve">reason for a student to </w:t>
      </w:r>
      <w:r w:rsidR="007263D9">
        <w:t>not get admission in other institution. It is a severe offense, and most of the institutions have strict policies against it.</w:t>
      </w:r>
    </w:p>
    <w:p w:rsidR="007263D9" w:rsidRPr="00314365" w:rsidRDefault="00B51CDA" w:rsidP="00645465">
      <w:pPr>
        <w:pStyle w:val="Title"/>
        <w:numPr>
          <w:ilvl w:val="0"/>
          <w:numId w:val="1"/>
        </w:numPr>
        <w:jc w:val="left"/>
        <w:rPr>
          <w:b/>
        </w:rPr>
      </w:pPr>
      <w:r w:rsidRPr="00314365">
        <w:rPr>
          <w:b/>
        </w:rPr>
        <w:t>Destruction of professional credibility</w:t>
      </w:r>
    </w:p>
    <w:p w:rsidR="00101C1A" w:rsidRDefault="00DD1586" w:rsidP="00843264">
      <w:pPr>
        <w:pStyle w:val="Title"/>
        <w:jc w:val="left"/>
      </w:pPr>
      <w:r>
        <w:t xml:space="preserve">                  </w:t>
      </w:r>
      <w:r w:rsidR="00B51CDA">
        <w:t xml:space="preserve">Not just the academic humiliation and struggles, but this offense </w:t>
      </w:r>
      <w:r w:rsidR="00B51CDA">
        <w:t>can make a person suffer in his professional</w:t>
      </w:r>
      <w:r w:rsidR="00A1083C">
        <w:t xml:space="preserve"> life as well. This stigma of a cheater, can destroy one's reputation and make a person look incompetent in the eyes of potential employers. </w:t>
      </w:r>
      <w:r w:rsidR="001C5983">
        <w:t xml:space="preserve">If any such news comes out about the plagiarism, a person's business can also get destroyed, or </w:t>
      </w:r>
      <w:r w:rsidR="00D8260D">
        <w:t>in case</w:t>
      </w:r>
      <w:r w:rsidR="001C5983">
        <w:t xml:space="preserve"> of a job, a person might get </w:t>
      </w:r>
      <w:r w:rsidR="00D8260D">
        <w:t xml:space="preserve">fired. </w:t>
      </w:r>
    </w:p>
    <w:p w:rsidR="00D8260D" w:rsidRPr="00314365" w:rsidRDefault="00B51CDA" w:rsidP="00645465">
      <w:pPr>
        <w:pStyle w:val="Title"/>
        <w:numPr>
          <w:ilvl w:val="0"/>
          <w:numId w:val="1"/>
        </w:numPr>
        <w:jc w:val="left"/>
        <w:rPr>
          <w:b/>
        </w:rPr>
      </w:pPr>
      <w:r w:rsidRPr="00314365">
        <w:rPr>
          <w:b/>
        </w:rPr>
        <w:t xml:space="preserve">Legal and monetary repercussions </w:t>
      </w:r>
    </w:p>
    <w:p w:rsidR="00D8260D" w:rsidRDefault="00DD1586" w:rsidP="00843264">
      <w:pPr>
        <w:pStyle w:val="Title"/>
        <w:jc w:val="left"/>
      </w:pPr>
      <w:r>
        <w:t xml:space="preserve">                   </w:t>
      </w:r>
      <w:r w:rsidR="00B51CDA">
        <w:t>N</w:t>
      </w:r>
      <w:r w:rsidR="00B51CDA">
        <w:t xml:space="preserve">ot citing the resource is a serious offense that can result in legal charges. The original author can sue the </w:t>
      </w:r>
      <w:r w:rsidR="00314365">
        <w:t>plagiarist</w:t>
      </w:r>
      <w:r w:rsidR="00B51CDA">
        <w:t xml:space="preserve"> and </w:t>
      </w:r>
      <w:r w:rsidR="00314365">
        <w:t>send</w:t>
      </w:r>
      <w:r w:rsidR="00B51CDA">
        <w:t xml:space="preserve"> him to jail for years</w:t>
      </w:r>
      <w:r w:rsidR="00B51CDA">
        <w:t xml:space="preserve">, depending on the degree of </w:t>
      </w:r>
      <w:r w:rsidR="00B51CDA">
        <w:lastRenderedPageBreak/>
        <w:t xml:space="preserve">cheating. </w:t>
      </w:r>
      <w:r w:rsidR="00314365">
        <w:t xml:space="preserve">Victim party can even pledge a court to compensate them through monetary penalties. </w:t>
      </w:r>
      <w:r w:rsidR="00B51CDA">
        <w:t xml:space="preserve"> </w:t>
      </w:r>
      <w:r w:rsidR="004B063E">
        <w:t xml:space="preserve">This result occurs typically when a guilty party belongs to some huge media </w:t>
      </w:r>
      <w:r w:rsidR="00645465">
        <w:t>house</w:t>
      </w:r>
      <w:r w:rsidR="004B063E">
        <w:t xml:space="preserve">, </w:t>
      </w:r>
      <w:r w:rsidR="00645465">
        <w:t>magazine or news company. These charges</w:t>
      </w:r>
      <w:r w:rsidR="004B063E">
        <w:t xml:space="preserve"> can be in a </w:t>
      </w:r>
      <w:r w:rsidR="00645465">
        <w:t>small amount to the million</w:t>
      </w:r>
      <w:r w:rsidR="00645465">
        <w:fldChar w:fldCharType="begin"/>
      </w:r>
      <w:r w:rsidR="00645465">
        <w:instrText xml:space="preserve"> ADDIN ZOTERO_ITEM CSL_CITATION {"citationID":"rR8oPUN0","properties":{"formattedCitation":"(\\uc0\\u8220{}6 Consequences of Plagiarism,\\uc0\\u8221{} n.d.)","plainCitation":"(“6 Consequences of Plagiarism,” n.d.)","noteIndex":0},"citationItems":[{"id":1377,"uris":["http://zotero.org/users/local/KZl8ZL3A/items/NRTZBESU"],"uri":["http://zotero.org/users/local/KZl8ZL3A/items/NRTZBESU"],"itemData":{"id":1377,"type":"webpage","title":"6 Consequences of Plagiarism","abstract":"Find out the biggest consequences of plagiarism and how you can avoid plagiarism.","URL":"http://www.ithenticate.com/resources/6-consequences-of-plagiarism","accessed":{"date-parts":[["2019",3,8]]}}}],"schema":"https://github.com/citation-style-language/schema/raw/master/csl-citation.json"} </w:instrText>
      </w:r>
      <w:r w:rsidR="00645465">
        <w:fldChar w:fldCharType="separate"/>
      </w:r>
      <w:r w:rsidR="00645465" w:rsidRPr="00645465">
        <w:rPr>
          <w:rFonts w:cs="Times New Roman"/>
          <w:szCs w:val="24"/>
        </w:rPr>
        <w:t>(“6 Consequences of Plagiarism,” n.d.)</w:t>
      </w:r>
      <w:r w:rsidR="00645465">
        <w:fldChar w:fldCharType="end"/>
      </w:r>
      <w:r w:rsidR="00645465">
        <w:t xml:space="preserve">. </w:t>
      </w: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pPr>
        <w:pStyle w:val="Title"/>
      </w:pPr>
    </w:p>
    <w:p w:rsidR="00AC20B7" w:rsidRDefault="00AC20B7" w:rsidP="00A50A7C">
      <w:pPr>
        <w:pStyle w:val="Title"/>
        <w:jc w:val="left"/>
      </w:pPr>
      <w:bookmarkStart w:id="0" w:name="_GoBack"/>
      <w:bookmarkEnd w:id="0"/>
    </w:p>
    <w:p w:rsidR="002A2A03" w:rsidRPr="00645465" w:rsidRDefault="00B51CDA">
      <w:pPr>
        <w:pStyle w:val="Title"/>
        <w:rPr>
          <w:b/>
        </w:rPr>
      </w:pPr>
      <w:r w:rsidRPr="00645465">
        <w:rPr>
          <w:b/>
        </w:rPr>
        <w:lastRenderedPageBreak/>
        <w:t>References</w:t>
      </w:r>
    </w:p>
    <w:p w:rsidR="00645465" w:rsidRPr="00645465" w:rsidRDefault="00B51CDA" w:rsidP="00645465">
      <w:pPr>
        <w:pStyle w:val="Bibliography"/>
      </w:pPr>
      <w:r>
        <w:fldChar w:fldCharType="begin"/>
      </w:r>
      <w:r>
        <w:instrText xml:space="preserve"> ADDIN ZOTERO_BIBL {"uncited":[],"omitted":[],"custom":[]} CSL_BIBLIOGRAPHY </w:instrText>
      </w:r>
      <w:r>
        <w:fldChar w:fldCharType="separate"/>
      </w:r>
      <w:r w:rsidRPr="00645465">
        <w:t xml:space="preserve">6 Consequences of Plagiarism. (n.d.). Retrieved March 8, 2019, from </w:t>
      </w:r>
      <w:r w:rsidRPr="00645465">
        <w:t>http://www.ithenticate.com/resources/6-consequences-of-plagiarism</w:t>
      </w:r>
    </w:p>
    <w:p w:rsidR="002A2A03" w:rsidRDefault="00B51CDA">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1CDA" w:rsidRDefault="00B51CDA">
      <w:pPr>
        <w:spacing w:line="240" w:lineRule="auto"/>
      </w:pPr>
      <w:r>
        <w:separator/>
      </w:r>
    </w:p>
  </w:endnote>
  <w:endnote w:type="continuationSeparator" w:id="0">
    <w:p w:rsidR="00B51CDA" w:rsidRDefault="00B51C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1CDA" w:rsidRDefault="00B51CDA">
      <w:pPr>
        <w:spacing w:line="240" w:lineRule="auto"/>
      </w:pPr>
      <w:r>
        <w:separator/>
      </w:r>
    </w:p>
  </w:footnote>
  <w:footnote w:type="continuationSeparator" w:id="0">
    <w:p w:rsidR="00B51CDA" w:rsidRDefault="00B51C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51C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51C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0A7C">
      <w:rPr>
        <w:rStyle w:val="PageNumber"/>
        <w:noProof/>
      </w:rPr>
      <w:t>4</w:t>
    </w:r>
    <w:r>
      <w:rPr>
        <w:rStyle w:val="PageNumber"/>
      </w:rPr>
      <w:fldChar w:fldCharType="end"/>
    </w:r>
  </w:p>
  <w:p w:rsidR="002A2A03" w:rsidRDefault="00B51CDA">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51C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1586">
      <w:rPr>
        <w:rStyle w:val="PageNumber"/>
        <w:noProof/>
      </w:rPr>
      <w:t>1</w:t>
    </w:r>
    <w:r>
      <w:rPr>
        <w:rStyle w:val="PageNumber"/>
      </w:rPr>
      <w:fldChar w:fldCharType="end"/>
    </w:r>
  </w:p>
  <w:p w:rsidR="002A2A03" w:rsidRDefault="00B51CDA">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4B7AE8"/>
    <w:multiLevelType w:val="hybridMultilevel"/>
    <w:tmpl w:val="A1E2E322"/>
    <w:lvl w:ilvl="0" w:tplc="744E3F32">
      <w:start w:val="1"/>
      <w:numFmt w:val="decimal"/>
      <w:lvlText w:val="%1."/>
      <w:lvlJc w:val="left"/>
      <w:pPr>
        <w:ind w:left="720" w:hanging="360"/>
      </w:pPr>
    </w:lvl>
    <w:lvl w:ilvl="1" w:tplc="C4685C04" w:tentative="1">
      <w:start w:val="1"/>
      <w:numFmt w:val="lowerLetter"/>
      <w:lvlText w:val="%2."/>
      <w:lvlJc w:val="left"/>
      <w:pPr>
        <w:ind w:left="1440" w:hanging="360"/>
      </w:pPr>
    </w:lvl>
    <w:lvl w:ilvl="2" w:tplc="6AAE0F96" w:tentative="1">
      <w:start w:val="1"/>
      <w:numFmt w:val="lowerRoman"/>
      <w:lvlText w:val="%3."/>
      <w:lvlJc w:val="right"/>
      <w:pPr>
        <w:ind w:left="2160" w:hanging="180"/>
      </w:pPr>
    </w:lvl>
    <w:lvl w:ilvl="3" w:tplc="49D035AE" w:tentative="1">
      <w:start w:val="1"/>
      <w:numFmt w:val="decimal"/>
      <w:lvlText w:val="%4."/>
      <w:lvlJc w:val="left"/>
      <w:pPr>
        <w:ind w:left="2880" w:hanging="360"/>
      </w:pPr>
    </w:lvl>
    <w:lvl w:ilvl="4" w:tplc="BB80B688" w:tentative="1">
      <w:start w:val="1"/>
      <w:numFmt w:val="lowerLetter"/>
      <w:lvlText w:val="%5."/>
      <w:lvlJc w:val="left"/>
      <w:pPr>
        <w:ind w:left="3600" w:hanging="360"/>
      </w:pPr>
    </w:lvl>
    <w:lvl w:ilvl="5" w:tplc="33C45560" w:tentative="1">
      <w:start w:val="1"/>
      <w:numFmt w:val="lowerRoman"/>
      <w:lvlText w:val="%6."/>
      <w:lvlJc w:val="right"/>
      <w:pPr>
        <w:ind w:left="4320" w:hanging="180"/>
      </w:pPr>
    </w:lvl>
    <w:lvl w:ilvl="6" w:tplc="982C7C0E" w:tentative="1">
      <w:start w:val="1"/>
      <w:numFmt w:val="decimal"/>
      <w:lvlText w:val="%7."/>
      <w:lvlJc w:val="left"/>
      <w:pPr>
        <w:ind w:left="5040" w:hanging="360"/>
      </w:pPr>
    </w:lvl>
    <w:lvl w:ilvl="7" w:tplc="8A264586" w:tentative="1">
      <w:start w:val="1"/>
      <w:numFmt w:val="lowerLetter"/>
      <w:lvlText w:val="%8."/>
      <w:lvlJc w:val="left"/>
      <w:pPr>
        <w:ind w:left="5760" w:hanging="360"/>
      </w:pPr>
    </w:lvl>
    <w:lvl w:ilvl="8" w:tplc="90A0C1B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31D64"/>
    <w:rsid w:val="000B0A32"/>
    <w:rsid w:val="000F4778"/>
    <w:rsid w:val="00101C1A"/>
    <w:rsid w:val="00105F10"/>
    <w:rsid w:val="00172C04"/>
    <w:rsid w:val="001A0A79"/>
    <w:rsid w:val="001C5983"/>
    <w:rsid w:val="002A2A03"/>
    <w:rsid w:val="00314365"/>
    <w:rsid w:val="00366BB8"/>
    <w:rsid w:val="004B063E"/>
    <w:rsid w:val="00573DB2"/>
    <w:rsid w:val="00645465"/>
    <w:rsid w:val="00710FA5"/>
    <w:rsid w:val="007263D9"/>
    <w:rsid w:val="00791456"/>
    <w:rsid w:val="00843264"/>
    <w:rsid w:val="008D6A18"/>
    <w:rsid w:val="00934FDC"/>
    <w:rsid w:val="00A1083C"/>
    <w:rsid w:val="00A50A7C"/>
    <w:rsid w:val="00AC20B7"/>
    <w:rsid w:val="00B51CDA"/>
    <w:rsid w:val="00C67138"/>
    <w:rsid w:val="00CF29F0"/>
    <w:rsid w:val="00D8260D"/>
    <w:rsid w:val="00DD1586"/>
    <w:rsid w:val="00E40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4546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60</Words>
  <Characters>2626</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3-08T06:41:00Z</dcterms:created>
  <dcterms:modified xsi:type="dcterms:W3CDTF">2019-03-0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tkAMRT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